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730E97C" w14:textId="0096C090" w:rsidR="003E4ADF" w:rsidRPr="006630E4" w:rsidRDefault="000C5765" w:rsidP="00F03332">
      <w:pPr>
        <w:outlineLvl w:val="0"/>
        <w:rPr>
          <w:b/>
          <w:sz w:val="22"/>
          <w:szCs w:val="22"/>
          <w:u w:val="single"/>
        </w:rPr>
      </w:pPr>
      <w:r>
        <w:rPr>
          <w:b/>
          <w:sz w:val="22"/>
          <w:szCs w:val="22"/>
          <w:u w:val="single"/>
        </w:rPr>
        <w:t xml:space="preserve">Supplementary Table 1: </w:t>
      </w:r>
      <w:r w:rsidR="00A94670" w:rsidRPr="006630E4">
        <w:rPr>
          <w:b/>
          <w:sz w:val="22"/>
          <w:szCs w:val="22"/>
          <w:u w:val="single"/>
        </w:rPr>
        <w:t>Standards for Reporting Qualitative Research Checklist</w:t>
      </w:r>
      <w:r w:rsidR="006630E4" w:rsidRPr="006630E4">
        <w:rPr>
          <w:b/>
          <w:sz w:val="22"/>
          <w:szCs w:val="22"/>
          <w:u w:val="single"/>
        </w:rPr>
        <w:fldChar w:fldCharType="begin">
          <w:fldData xml:space="preserve">PEVuZE5vdGU+PENpdGU+PEF1dGhvcj5PJmFwb3M7QnJpZW48L0F1dGhvcj48WWVhcj4yMDE0PC9Z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</w:fldData>
        </w:fldChar>
      </w:r>
      <w:r w:rsidR="006630E4" w:rsidRPr="006630E4">
        <w:rPr>
          <w:b/>
          <w:sz w:val="22"/>
          <w:szCs w:val="22"/>
          <w:u w:val="single"/>
        </w:rPr>
        <w:instrText xml:space="preserve"> ADDIN EN.CITE </w:instrText>
      </w:r>
      <w:r w:rsidR="006630E4" w:rsidRPr="006630E4">
        <w:rPr>
          <w:b/>
          <w:sz w:val="22"/>
          <w:szCs w:val="22"/>
          <w:u w:val="single"/>
        </w:rPr>
        <w:fldChar w:fldCharType="begin">
          <w:fldData xml:space="preserve">PEVuZE5vdGU+PENpdGU+PEF1dGhvcj5PJmFwb3M7QnJpZW48L0F1dGhvcj48WWVhcj4yMDE0PC9Z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</w:fldData>
        </w:fldChar>
      </w:r>
      <w:r w:rsidR="006630E4" w:rsidRPr="006630E4">
        <w:rPr>
          <w:b/>
          <w:sz w:val="22"/>
          <w:szCs w:val="22"/>
          <w:u w:val="single"/>
        </w:rPr>
        <w:instrText xml:space="preserve"> ADDIN EN.CITE.DATA </w:instrText>
      </w:r>
      <w:r w:rsidR="006630E4" w:rsidRPr="006630E4">
        <w:rPr>
          <w:b/>
          <w:sz w:val="22"/>
          <w:szCs w:val="22"/>
          <w:u w:val="single"/>
        </w:rPr>
      </w:r>
      <w:r w:rsidR="006630E4" w:rsidRPr="006630E4">
        <w:rPr>
          <w:b/>
          <w:sz w:val="22"/>
          <w:szCs w:val="22"/>
          <w:u w:val="single"/>
        </w:rPr>
        <w:fldChar w:fldCharType="end"/>
      </w:r>
      <w:r w:rsidR="006630E4" w:rsidRPr="006630E4">
        <w:rPr>
          <w:b/>
          <w:sz w:val="22"/>
          <w:szCs w:val="22"/>
          <w:u w:val="single"/>
        </w:rPr>
      </w:r>
      <w:r w:rsidR="006630E4" w:rsidRPr="006630E4">
        <w:rPr>
          <w:b/>
          <w:sz w:val="22"/>
          <w:szCs w:val="22"/>
          <w:u w:val="single"/>
        </w:rPr>
        <w:fldChar w:fldCharType="separate"/>
      </w:r>
      <w:r w:rsidR="006630E4" w:rsidRPr="006630E4">
        <w:rPr>
          <w:b/>
          <w:noProof/>
          <w:sz w:val="22"/>
          <w:szCs w:val="22"/>
          <w:u w:val="single"/>
          <w:vertAlign w:val="superscript"/>
        </w:rPr>
        <w:t>1</w:t>
      </w:r>
      <w:r w:rsidR="006630E4" w:rsidRPr="006630E4">
        <w:rPr>
          <w:b/>
          <w:sz w:val="22"/>
          <w:szCs w:val="22"/>
          <w:u w:val="single"/>
        </w:rPr>
        <w:fldChar w:fldCharType="end"/>
      </w:r>
    </w:p>
    <w:p w14:paraId="7A79E308" w14:textId="77777777" w:rsidR="003E4ADF" w:rsidRDefault="003E4ADF">
      <w:pPr>
        <w:rPr>
          <w:b/>
          <w:sz w:val="16"/>
          <w:szCs w:val="16"/>
          <w:u w:val="single"/>
        </w:rPr>
      </w:pPr>
    </w:p>
    <w:p w14:paraId="31079175" w14:textId="77777777" w:rsidR="003E4ADF" w:rsidRDefault="003E4ADF">
      <w:pPr>
        <w:rPr>
          <w:b/>
          <w:sz w:val="16"/>
          <w:szCs w:val="16"/>
          <w:u w:val="single"/>
        </w:rPr>
      </w:pPr>
    </w:p>
    <w:p w14:paraId="62DCF16B" w14:textId="5F6ACB2E" w:rsidR="00BB2F8E" w:rsidRPr="00BB2F8E" w:rsidRDefault="00B153DB" w:rsidP="00F03332">
      <w:pPr>
        <w:outlineLvl w:val="0"/>
        <w:rPr>
          <w:b/>
          <w:sz w:val="16"/>
          <w:szCs w:val="16"/>
          <w:u w:val="single"/>
        </w:rPr>
      </w:pPr>
      <w:r w:rsidRPr="00BB2F8E">
        <w:rPr>
          <w:b/>
          <w:noProof/>
          <w:sz w:val="16"/>
          <w:szCs w:val="16"/>
          <w:u w:val="single"/>
          <w:lang w:eastAsia="en-GB"/>
        </w:rPr>
        <w:drawing>
          <wp:anchor distT="0" distB="0" distL="114300" distR="114300" simplePos="0" relativeHeight="251658240" behindDoc="0" locked="0" layoutInCell="1" allowOverlap="1" wp14:anchorId="02655F68" wp14:editId="19B87F30">
            <wp:simplePos x="0" y="0"/>
            <wp:positionH relativeFrom="column">
              <wp:posOffset>0</wp:posOffset>
            </wp:positionH>
            <wp:positionV relativeFrom="paragraph">
              <wp:posOffset>3810</wp:posOffset>
            </wp:positionV>
            <wp:extent cx="5727700" cy="7691120"/>
            <wp:effectExtent l="0" t="0" r="12700" b="5080"/>
            <wp:wrapTight wrapText="bothSides">
              <wp:wrapPolygon edited="0">
                <wp:start x="0" y="0"/>
                <wp:lineTo x="0" y="21543"/>
                <wp:lineTo x="21552" y="21543"/>
                <wp:lineTo x="21552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857"/>
                    <a:stretch/>
                  </pic:blipFill>
                  <pic:spPr bwMode="auto">
                    <a:xfrm>
                      <a:off x="0" y="0"/>
                      <a:ext cx="5727700" cy="76911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B2F8E" w:rsidRPr="00BB2F8E">
        <w:rPr>
          <w:b/>
          <w:sz w:val="16"/>
          <w:szCs w:val="16"/>
          <w:u w:val="single"/>
        </w:rPr>
        <w:t>Page(s)</w:t>
      </w:r>
    </w:p>
    <w:p w14:paraId="51267CAC" w14:textId="77777777" w:rsidR="00BB2F8E" w:rsidRDefault="00BB2F8E">
      <w:pPr>
        <w:rPr>
          <w:sz w:val="16"/>
          <w:szCs w:val="16"/>
        </w:rPr>
      </w:pPr>
    </w:p>
    <w:p w14:paraId="4C89B46A" w14:textId="50F19841" w:rsidR="00BB2F8E" w:rsidRDefault="00BB2F8E">
      <w:pPr>
        <w:rPr>
          <w:sz w:val="16"/>
          <w:szCs w:val="16"/>
        </w:rPr>
      </w:pPr>
    </w:p>
    <w:p w14:paraId="59DB2FDB" w14:textId="293E3B18" w:rsidR="00BB2F8E" w:rsidRDefault="00992C9F">
      <w:pPr>
        <w:rPr>
          <w:sz w:val="16"/>
          <w:szCs w:val="16"/>
        </w:rPr>
      </w:pPr>
      <w:r>
        <w:rPr>
          <w:sz w:val="16"/>
          <w:szCs w:val="16"/>
        </w:rPr>
        <w:t>1</w:t>
      </w:r>
    </w:p>
    <w:p w14:paraId="48C7CD3C" w14:textId="77777777" w:rsidR="00BB2F8E" w:rsidRDefault="00BB2F8E">
      <w:pPr>
        <w:rPr>
          <w:sz w:val="16"/>
          <w:szCs w:val="16"/>
        </w:rPr>
      </w:pPr>
    </w:p>
    <w:p w14:paraId="3419471F" w14:textId="77777777" w:rsidR="00BB2F8E" w:rsidRDefault="00BB2F8E">
      <w:pPr>
        <w:rPr>
          <w:sz w:val="16"/>
          <w:szCs w:val="16"/>
        </w:rPr>
      </w:pPr>
    </w:p>
    <w:p w14:paraId="48CA3F50" w14:textId="77777777" w:rsidR="00BB2F8E" w:rsidRDefault="00BB2F8E">
      <w:pPr>
        <w:rPr>
          <w:sz w:val="16"/>
          <w:szCs w:val="16"/>
        </w:rPr>
      </w:pPr>
    </w:p>
    <w:p w14:paraId="11EBABBE" w14:textId="70AFA295" w:rsidR="00BB2F8E" w:rsidRDefault="00933FA5">
      <w:pPr>
        <w:rPr>
          <w:sz w:val="16"/>
          <w:szCs w:val="16"/>
        </w:rPr>
      </w:pPr>
      <w:r>
        <w:rPr>
          <w:sz w:val="16"/>
          <w:szCs w:val="16"/>
        </w:rPr>
        <w:t>1</w:t>
      </w:r>
    </w:p>
    <w:p w14:paraId="19285D09" w14:textId="77777777" w:rsidR="00CC56C3" w:rsidRDefault="00CC56C3">
      <w:pPr>
        <w:rPr>
          <w:sz w:val="16"/>
          <w:szCs w:val="16"/>
        </w:rPr>
      </w:pPr>
    </w:p>
    <w:p w14:paraId="3C85E0E9" w14:textId="2395086E" w:rsidR="00CC56C3" w:rsidRDefault="00CC56C3">
      <w:pPr>
        <w:rPr>
          <w:sz w:val="16"/>
          <w:szCs w:val="16"/>
        </w:rPr>
      </w:pPr>
    </w:p>
    <w:p w14:paraId="77121EC9" w14:textId="3876FE29" w:rsidR="00CC56C3" w:rsidRDefault="00933FA5" w:rsidP="00CC56C3">
      <w:pPr>
        <w:spacing w:line="360" w:lineRule="auto"/>
        <w:rPr>
          <w:sz w:val="16"/>
          <w:szCs w:val="16"/>
        </w:rPr>
      </w:pPr>
      <w:r>
        <w:rPr>
          <w:sz w:val="16"/>
          <w:szCs w:val="16"/>
        </w:rPr>
        <w:t>2</w:t>
      </w:r>
    </w:p>
    <w:p w14:paraId="0D34048D" w14:textId="728E9F49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2</w:t>
      </w:r>
    </w:p>
    <w:p w14:paraId="1F9F4EB2" w14:textId="77777777" w:rsidR="00CC56C3" w:rsidRDefault="00CC56C3">
      <w:pPr>
        <w:rPr>
          <w:sz w:val="16"/>
          <w:szCs w:val="16"/>
        </w:rPr>
      </w:pPr>
    </w:p>
    <w:p w14:paraId="332F3797" w14:textId="77777777" w:rsidR="00F03332" w:rsidRDefault="00F03332">
      <w:pPr>
        <w:rPr>
          <w:sz w:val="16"/>
          <w:szCs w:val="16"/>
        </w:rPr>
      </w:pPr>
    </w:p>
    <w:p w14:paraId="751EDFAB" w14:textId="5F262E89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2</w:t>
      </w:r>
    </w:p>
    <w:p w14:paraId="3C778F51" w14:textId="77777777" w:rsidR="00CC56C3" w:rsidRDefault="00CC56C3">
      <w:pPr>
        <w:rPr>
          <w:sz w:val="16"/>
          <w:szCs w:val="16"/>
        </w:rPr>
      </w:pPr>
    </w:p>
    <w:p w14:paraId="51C1FB5A" w14:textId="48A88135" w:rsidR="00CC56C3" w:rsidRDefault="00CC56C3">
      <w:pPr>
        <w:rPr>
          <w:sz w:val="16"/>
          <w:szCs w:val="16"/>
        </w:rPr>
      </w:pPr>
    </w:p>
    <w:p w14:paraId="19D49F3D" w14:textId="479D4414" w:rsidR="00CC56C3" w:rsidRDefault="00CC56C3">
      <w:pPr>
        <w:rPr>
          <w:sz w:val="16"/>
          <w:szCs w:val="16"/>
        </w:rPr>
      </w:pPr>
    </w:p>
    <w:p w14:paraId="0CED9E16" w14:textId="24328F79" w:rsidR="00CC56C3" w:rsidRDefault="00933FA5" w:rsidP="00F03332">
      <w:pPr>
        <w:outlineLvl w:val="0"/>
        <w:rPr>
          <w:sz w:val="16"/>
          <w:szCs w:val="16"/>
        </w:rPr>
      </w:pPr>
      <w:r>
        <w:rPr>
          <w:sz w:val="16"/>
          <w:szCs w:val="16"/>
        </w:rPr>
        <w:t>2</w:t>
      </w:r>
    </w:p>
    <w:p w14:paraId="12D66AF1" w14:textId="77777777" w:rsidR="00CC56C3" w:rsidRDefault="00CC56C3">
      <w:pPr>
        <w:rPr>
          <w:sz w:val="16"/>
          <w:szCs w:val="16"/>
        </w:rPr>
      </w:pPr>
    </w:p>
    <w:p w14:paraId="46D154D3" w14:textId="77777777" w:rsidR="00CC56C3" w:rsidRDefault="00CC56C3">
      <w:pPr>
        <w:rPr>
          <w:sz w:val="16"/>
          <w:szCs w:val="16"/>
        </w:rPr>
      </w:pPr>
    </w:p>
    <w:p w14:paraId="67B0021C" w14:textId="6BE27F06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2-3</w:t>
      </w:r>
      <w:r w:rsidR="00992C9F">
        <w:rPr>
          <w:sz w:val="16"/>
          <w:szCs w:val="16"/>
        </w:rPr>
        <w:t xml:space="preserve"> </w:t>
      </w:r>
    </w:p>
    <w:p w14:paraId="530DD79A" w14:textId="5E1A1FE7" w:rsidR="00CC56C3" w:rsidRDefault="00CC56C3">
      <w:pPr>
        <w:rPr>
          <w:sz w:val="16"/>
          <w:szCs w:val="16"/>
        </w:rPr>
      </w:pPr>
    </w:p>
    <w:p w14:paraId="23F996DB" w14:textId="16B15AEA" w:rsidR="003C7F7E" w:rsidRDefault="00933FA5">
      <w:pPr>
        <w:rPr>
          <w:sz w:val="16"/>
          <w:szCs w:val="16"/>
        </w:rPr>
      </w:pPr>
      <w:r>
        <w:rPr>
          <w:sz w:val="16"/>
          <w:szCs w:val="16"/>
        </w:rPr>
        <w:t>2</w:t>
      </w:r>
      <w:r w:rsidR="00992C9F">
        <w:rPr>
          <w:sz w:val="16"/>
          <w:szCs w:val="16"/>
        </w:rPr>
        <w:t xml:space="preserve"> </w:t>
      </w:r>
    </w:p>
    <w:p w14:paraId="55151945" w14:textId="77777777" w:rsidR="00CC56C3" w:rsidRDefault="00CC56C3">
      <w:pPr>
        <w:rPr>
          <w:sz w:val="16"/>
          <w:szCs w:val="16"/>
        </w:rPr>
      </w:pPr>
    </w:p>
    <w:p w14:paraId="25773C3E" w14:textId="7ACA3321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2</w:t>
      </w:r>
    </w:p>
    <w:p w14:paraId="6A4ED7A2" w14:textId="77777777" w:rsidR="00CC56C3" w:rsidRDefault="00CC56C3">
      <w:pPr>
        <w:rPr>
          <w:sz w:val="16"/>
          <w:szCs w:val="16"/>
        </w:rPr>
      </w:pPr>
    </w:p>
    <w:p w14:paraId="6DB35C22" w14:textId="77777777" w:rsidR="00CC56C3" w:rsidRDefault="00CC56C3">
      <w:pPr>
        <w:rPr>
          <w:sz w:val="16"/>
          <w:szCs w:val="16"/>
        </w:rPr>
      </w:pPr>
    </w:p>
    <w:p w14:paraId="14E26EFA" w14:textId="1C33AAF8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2</w:t>
      </w:r>
      <w:r w:rsidR="00803520">
        <w:rPr>
          <w:sz w:val="16"/>
          <w:szCs w:val="16"/>
        </w:rPr>
        <w:t>-</w:t>
      </w:r>
      <w:r>
        <w:rPr>
          <w:sz w:val="16"/>
          <w:szCs w:val="16"/>
        </w:rPr>
        <w:t>3</w:t>
      </w:r>
    </w:p>
    <w:p w14:paraId="4DC83294" w14:textId="77777777" w:rsidR="00CC56C3" w:rsidRDefault="00CC56C3">
      <w:pPr>
        <w:rPr>
          <w:sz w:val="16"/>
          <w:szCs w:val="16"/>
        </w:rPr>
      </w:pPr>
    </w:p>
    <w:p w14:paraId="144935BB" w14:textId="77777777" w:rsidR="00CC56C3" w:rsidRDefault="00CC56C3">
      <w:pPr>
        <w:rPr>
          <w:sz w:val="16"/>
          <w:szCs w:val="16"/>
        </w:rPr>
      </w:pPr>
    </w:p>
    <w:p w14:paraId="579EF1DE" w14:textId="06EBDE7E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2</w:t>
      </w:r>
      <w:r w:rsidR="00CC56C3">
        <w:rPr>
          <w:sz w:val="16"/>
          <w:szCs w:val="16"/>
        </w:rPr>
        <w:t xml:space="preserve"> </w:t>
      </w:r>
    </w:p>
    <w:p w14:paraId="07B1AE90" w14:textId="77777777" w:rsidR="00CC56C3" w:rsidRDefault="00CC56C3">
      <w:pPr>
        <w:rPr>
          <w:sz w:val="16"/>
          <w:szCs w:val="16"/>
        </w:rPr>
      </w:pPr>
    </w:p>
    <w:p w14:paraId="468286C8" w14:textId="77777777" w:rsidR="00CC56C3" w:rsidRDefault="00CC56C3">
      <w:pPr>
        <w:rPr>
          <w:sz w:val="16"/>
          <w:szCs w:val="16"/>
        </w:rPr>
      </w:pPr>
    </w:p>
    <w:p w14:paraId="1879708A" w14:textId="36638D75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3</w:t>
      </w:r>
      <w:r w:rsidR="00CC56C3">
        <w:rPr>
          <w:sz w:val="16"/>
          <w:szCs w:val="16"/>
        </w:rPr>
        <w:t xml:space="preserve"> </w:t>
      </w:r>
    </w:p>
    <w:p w14:paraId="05DF155C" w14:textId="77777777" w:rsidR="00CC56C3" w:rsidRDefault="00CC56C3">
      <w:pPr>
        <w:rPr>
          <w:sz w:val="16"/>
          <w:szCs w:val="16"/>
        </w:rPr>
      </w:pPr>
    </w:p>
    <w:p w14:paraId="5A4318E0" w14:textId="77777777" w:rsidR="00CC56C3" w:rsidRDefault="00CC56C3">
      <w:pPr>
        <w:rPr>
          <w:sz w:val="16"/>
          <w:szCs w:val="16"/>
        </w:rPr>
      </w:pPr>
    </w:p>
    <w:p w14:paraId="78BAA5E5" w14:textId="34399AEB" w:rsidR="002A144F" w:rsidRDefault="00933FA5" w:rsidP="002A144F">
      <w:pPr>
        <w:rPr>
          <w:sz w:val="16"/>
          <w:szCs w:val="16"/>
        </w:rPr>
      </w:pPr>
      <w:r>
        <w:rPr>
          <w:sz w:val="16"/>
          <w:szCs w:val="16"/>
        </w:rPr>
        <w:t>2-3</w:t>
      </w:r>
    </w:p>
    <w:p w14:paraId="5B1E3AE4" w14:textId="77AB1111" w:rsidR="00CC56C3" w:rsidRDefault="00CC56C3">
      <w:pPr>
        <w:rPr>
          <w:sz w:val="16"/>
          <w:szCs w:val="16"/>
        </w:rPr>
      </w:pPr>
      <w:r>
        <w:rPr>
          <w:sz w:val="16"/>
          <w:szCs w:val="16"/>
        </w:rPr>
        <w:t xml:space="preserve"> </w:t>
      </w:r>
    </w:p>
    <w:p w14:paraId="64893261" w14:textId="73922207" w:rsidR="00503A7D" w:rsidRDefault="00503A7D">
      <w:pPr>
        <w:rPr>
          <w:sz w:val="16"/>
          <w:szCs w:val="16"/>
        </w:rPr>
      </w:pPr>
    </w:p>
    <w:p w14:paraId="2736AD82" w14:textId="4C308D76" w:rsidR="002A144F" w:rsidRDefault="00933FA5" w:rsidP="002A144F">
      <w:pPr>
        <w:rPr>
          <w:sz w:val="16"/>
          <w:szCs w:val="16"/>
        </w:rPr>
      </w:pPr>
      <w:r>
        <w:rPr>
          <w:sz w:val="16"/>
          <w:szCs w:val="16"/>
        </w:rPr>
        <w:t>2-3</w:t>
      </w:r>
    </w:p>
    <w:p w14:paraId="7D040833" w14:textId="77777777" w:rsidR="00CC56C3" w:rsidRDefault="00CC56C3" w:rsidP="00CC56C3">
      <w:pPr>
        <w:spacing w:line="360" w:lineRule="auto"/>
        <w:rPr>
          <w:sz w:val="16"/>
          <w:szCs w:val="16"/>
        </w:rPr>
      </w:pPr>
    </w:p>
    <w:p w14:paraId="1EBB895C" w14:textId="2111D238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2-3</w:t>
      </w:r>
    </w:p>
    <w:p w14:paraId="1B915994" w14:textId="77777777" w:rsidR="00CC56C3" w:rsidRDefault="00CC56C3">
      <w:pPr>
        <w:rPr>
          <w:sz w:val="16"/>
          <w:szCs w:val="16"/>
        </w:rPr>
      </w:pPr>
    </w:p>
    <w:p w14:paraId="32263D5C" w14:textId="77777777" w:rsidR="00CC56C3" w:rsidRDefault="00CC56C3">
      <w:pPr>
        <w:rPr>
          <w:sz w:val="16"/>
          <w:szCs w:val="16"/>
        </w:rPr>
      </w:pPr>
    </w:p>
    <w:p w14:paraId="000CCDEA" w14:textId="033C5852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3-5</w:t>
      </w:r>
    </w:p>
    <w:p w14:paraId="0644352C" w14:textId="77777777" w:rsidR="00CC56C3" w:rsidRDefault="00CC56C3">
      <w:pPr>
        <w:rPr>
          <w:sz w:val="16"/>
          <w:szCs w:val="16"/>
        </w:rPr>
      </w:pPr>
    </w:p>
    <w:p w14:paraId="01B87E14" w14:textId="77777777" w:rsidR="00CC56C3" w:rsidRDefault="00CC56C3">
      <w:pPr>
        <w:rPr>
          <w:sz w:val="16"/>
          <w:szCs w:val="16"/>
        </w:rPr>
      </w:pPr>
    </w:p>
    <w:p w14:paraId="1DC98307" w14:textId="5A920BB9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3-5</w:t>
      </w:r>
      <w:r w:rsidR="00CC56C3">
        <w:rPr>
          <w:sz w:val="16"/>
          <w:szCs w:val="16"/>
        </w:rPr>
        <w:t xml:space="preserve"> </w:t>
      </w:r>
    </w:p>
    <w:p w14:paraId="56B468F2" w14:textId="77777777" w:rsidR="00CC56C3" w:rsidRDefault="00CC56C3">
      <w:pPr>
        <w:rPr>
          <w:sz w:val="16"/>
          <w:szCs w:val="16"/>
        </w:rPr>
      </w:pPr>
    </w:p>
    <w:p w14:paraId="622AFC88" w14:textId="77777777" w:rsidR="00CC56C3" w:rsidRDefault="00CC56C3">
      <w:pPr>
        <w:rPr>
          <w:sz w:val="16"/>
          <w:szCs w:val="16"/>
        </w:rPr>
      </w:pPr>
    </w:p>
    <w:p w14:paraId="2626C779" w14:textId="260FC42A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5-6</w:t>
      </w:r>
    </w:p>
    <w:p w14:paraId="38BF2D2C" w14:textId="77777777" w:rsidR="00CC56C3" w:rsidRDefault="00CC56C3">
      <w:pPr>
        <w:rPr>
          <w:sz w:val="16"/>
          <w:szCs w:val="16"/>
        </w:rPr>
      </w:pPr>
    </w:p>
    <w:p w14:paraId="1934BE03" w14:textId="77777777" w:rsidR="00CC56C3" w:rsidRDefault="00CC56C3">
      <w:pPr>
        <w:rPr>
          <w:sz w:val="16"/>
          <w:szCs w:val="16"/>
        </w:rPr>
      </w:pPr>
    </w:p>
    <w:p w14:paraId="176A4871" w14:textId="77777777" w:rsidR="00CC56C3" w:rsidRDefault="00CC56C3">
      <w:pPr>
        <w:rPr>
          <w:sz w:val="16"/>
          <w:szCs w:val="16"/>
        </w:rPr>
      </w:pPr>
    </w:p>
    <w:p w14:paraId="6369D83D" w14:textId="462F36A0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6</w:t>
      </w:r>
    </w:p>
    <w:p w14:paraId="6E99770C" w14:textId="77777777" w:rsidR="00CC56C3" w:rsidRDefault="00CC56C3">
      <w:pPr>
        <w:rPr>
          <w:sz w:val="16"/>
          <w:szCs w:val="16"/>
        </w:rPr>
      </w:pPr>
    </w:p>
    <w:p w14:paraId="1078EDDD" w14:textId="6A606E75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8</w:t>
      </w:r>
    </w:p>
    <w:p w14:paraId="0A49FD59" w14:textId="77777777" w:rsidR="00CC56C3" w:rsidRDefault="00CC56C3">
      <w:pPr>
        <w:rPr>
          <w:sz w:val="16"/>
          <w:szCs w:val="16"/>
        </w:rPr>
      </w:pPr>
    </w:p>
    <w:p w14:paraId="5388EC70" w14:textId="466FD685" w:rsidR="00CC56C3" w:rsidRDefault="00933FA5">
      <w:pPr>
        <w:rPr>
          <w:sz w:val="16"/>
          <w:szCs w:val="16"/>
        </w:rPr>
      </w:pPr>
      <w:r>
        <w:rPr>
          <w:sz w:val="16"/>
          <w:szCs w:val="16"/>
        </w:rPr>
        <w:t>7</w:t>
      </w:r>
    </w:p>
    <w:p w14:paraId="296F9B22" w14:textId="77777777" w:rsidR="00A94670" w:rsidRDefault="00A94670">
      <w:pPr>
        <w:rPr>
          <w:sz w:val="16"/>
          <w:szCs w:val="16"/>
        </w:rPr>
      </w:pPr>
    </w:p>
    <w:p w14:paraId="399F2DDC" w14:textId="77777777" w:rsidR="00A94670" w:rsidRDefault="00A94670">
      <w:pPr>
        <w:rPr>
          <w:sz w:val="16"/>
          <w:szCs w:val="16"/>
        </w:rPr>
      </w:pPr>
    </w:p>
    <w:p w14:paraId="17D83982" w14:textId="428E6C5D" w:rsidR="00A94670" w:rsidRPr="006630E4" w:rsidRDefault="00A94670">
      <w:pPr>
        <w:rPr>
          <w:b/>
          <w:sz w:val="22"/>
          <w:szCs w:val="22"/>
        </w:rPr>
      </w:pPr>
      <w:r w:rsidRPr="006630E4">
        <w:rPr>
          <w:b/>
          <w:sz w:val="22"/>
          <w:szCs w:val="22"/>
        </w:rPr>
        <w:t>Reference</w:t>
      </w:r>
    </w:p>
    <w:p w14:paraId="2309CE13" w14:textId="77777777" w:rsidR="00A94670" w:rsidRPr="006630E4" w:rsidRDefault="00A94670">
      <w:pPr>
        <w:rPr>
          <w:b/>
          <w:sz w:val="22"/>
          <w:szCs w:val="22"/>
        </w:rPr>
      </w:pPr>
    </w:p>
    <w:p w14:paraId="57A1AD5D" w14:textId="77777777" w:rsidR="00FA4A06" w:rsidRPr="00FA4A06" w:rsidRDefault="00A94670" w:rsidP="00FA4A06">
      <w:pPr>
        <w:pStyle w:val="EndNoteBibliography"/>
        <w:ind w:left="720" w:hanging="720"/>
        <w:rPr>
          <w:noProof/>
        </w:rPr>
      </w:pPr>
      <w:r w:rsidRPr="006630E4">
        <w:rPr>
          <w:b/>
          <w:sz w:val="22"/>
          <w:szCs w:val="22"/>
        </w:rPr>
        <w:fldChar w:fldCharType="begin"/>
      </w:r>
      <w:r w:rsidRPr="006630E4">
        <w:rPr>
          <w:b/>
          <w:sz w:val="22"/>
          <w:szCs w:val="22"/>
        </w:rPr>
        <w:instrText xml:space="preserve"> ADDIN EN.REFLIST </w:instrText>
      </w:r>
      <w:r w:rsidRPr="006630E4">
        <w:rPr>
          <w:b/>
          <w:sz w:val="22"/>
          <w:szCs w:val="22"/>
        </w:rPr>
        <w:fldChar w:fldCharType="separate"/>
      </w:r>
      <w:r w:rsidR="00FA4A06" w:rsidRPr="00FA4A06">
        <w:rPr>
          <w:noProof/>
        </w:rPr>
        <w:t>1.</w:t>
      </w:r>
      <w:r w:rsidR="00FA4A06" w:rsidRPr="00FA4A06">
        <w:rPr>
          <w:noProof/>
        </w:rPr>
        <w:tab/>
        <w:t xml:space="preserve">O'Brien BC, Harris IB, Beckman TJ, Reed DA, Cook DA. Standards for reporting qualitative research: a synthesis of recommendations. </w:t>
      </w:r>
      <w:r w:rsidR="00FA4A06" w:rsidRPr="00FA4A06">
        <w:rPr>
          <w:i/>
          <w:noProof/>
        </w:rPr>
        <w:t xml:space="preserve">Academic medicine : journal of the Association of American Medical Colleges. </w:t>
      </w:r>
      <w:r w:rsidR="00FA4A06" w:rsidRPr="00FA4A06">
        <w:rPr>
          <w:noProof/>
        </w:rPr>
        <w:t>2014;89(9):1245-1251.</w:t>
      </w:r>
    </w:p>
    <w:p w14:paraId="671A3180" w14:textId="650F577A" w:rsidR="00A94670" w:rsidRPr="00A94670" w:rsidRDefault="00A94670">
      <w:pPr>
        <w:rPr>
          <w:b/>
          <w:sz w:val="16"/>
          <w:szCs w:val="16"/>
        </w:rPr>
      </w:pPr>
      <w:r w:rsidRPr="006630E4">
        <w:rPr>
          <w:b/>
          <w:sz w:val="22"/>
          <w:szCs w:val="22"/>
        </w:rPr>
        <w:fldChar w:fldCharType="end"/>
      </w:r>
    </w:p>
    <w:sectPr w:rsidR="00A94670" w:rsidRPr="00A94670" w:rsidSect="00BB2F8E">
      <w:pgSz w:w="11900" w:h="16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pwed0zn2aet7etffip02rr99pxpd9fw2da&quot;&gt;My EndNote Library&lt;record-ids&gt;&lt;item&gt;116&lt;/item&gt;&lt;/record-ids&gt;&lt;/item&gt;&lt;/Libraries&gt;"/>
  </w:docVars>
  <w:rsids>
    <w:rsidRoot w:val="00B153DB"/>
    <w:rsid w:val="00006F78"/>
    <w:rsid w:val="00025DED"/>
    <w:rsid w:val="000851AC"/>
    <w:rsid w:val="000C5765"/>
    <w:rsid w:val="001C63DD"/>
    <w:rsid w:val="00252EBC"/>
    <w:rsid w:val="002A144F"/>
    <w:rsid w:val="002B6921"/>
    <w:rsid w:val="003C7F7E"/>
    <w:rsid w:val="003D0220"/>
    <w:rsid w:val="003E4ADF"/>
    <w:rsid w:val="004854C9"/>
    <w:rsid w:val="00503A7D"/>
    <w:rsid w:val="0059463B"/>
    <w:rsid w:val="005C1F30"/>
    <w:rsid w:val="005C48EB"/>
    <w:rsid w:val="006630E4"/>
    <w:rsid w:val="00775550"/>
    <w:rsid w:val="00803520"/>
    <w:rsid w:val="00933FA5"/>
    <w:rsid w:val="00992C9F"/>
    <w:rsid w:val="009D7EE0"/>
    <w:rsid w:val="009E3E63"/>
    <w:rsid w:val="00A621F6"/>
    <w:rsid w:val="00A94670"/>
    <w:rsid w:val="00AE5554"/>
    <w:rsid w:val="00B153DB"/>
    <w:rsid w:val="00B8091E"/>
    <w:rsid w:val="00BB2F8E"/>
    <w:rsid w:val="00CC56C3"/>
    <w:rsid w:val="00E23902"/>
    <w:rsid w:val="00EC7047"/>
    <w:rsid w:val="00F03332"/>
    <w:rsid w:val="00FA4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43C70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94670"/>
    <w:pPr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rsid w:val="00A94670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418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4</Words>
  <Characters>428</Characters>
  <Application>Microsoft Office Word</Application>
  <DocSecurity>0</DocSecurity>
  <Lines>3</Lines>
  <Paragraphs>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</vt:i4>
      </vt:variant>
    </vt:vector>
  </HeadingPairs>
  <TitlesOfParts>
    <vt:vector size="4" baseType="lpstr">
      <vt:lpstr/>
      <vt:lpstr>Supplementary Table 1: Standards for Reporting Qualitative Research Checklist1</vt:lpstr>
      <vt:lpstr>/Page(s)</vt:lpstr>
      <vt:lpstr>3</vt:lpstr>
    </vt:vector>
  </TitlesOfParts>
  <Company>Newcastle University</Company>
  <LinksUpToDate>false</LinksUpToDate>
  <CharactersWithSpaces>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gene Tang</dc:creator>
  <cp:keywords/>
  <dc:description/>
  <cp:lastModifiedBy>Eugene Tang (PGR)</cp:lastModifiedBy>
  <cp:revision>3</cp:revision>
  <dcterms:created xsi:type="dcterms:W3CDTF">2020-06-05T10:19:00Z</dcterms:created>
  <dcterms:modified xsi:type="dcterms:W3CDTF">2020-06-09T09:40:00Z</dcterms:modified>
</cp:coreProperties>
</file>